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F3180" w14:textId="784A4323" w:rsidR="00CA5111" w:rsidRDefault="0026546A" w:rsidP="0026546A">
      <w:pPr>
        <w:pStyle w:val="Titel"/>
      </w:pPr>
      <w:r>
        <w:t>Dokumentation: Videospiel programmieren</w:t>
      </w:r>
      <w:r w:rsidR="00251515">
        <w:t xml:space="preserve"> (2D-Plattformer)</w:t>
      </w:r>
    </w:p>
    <w:p w14:paraId="49FF09EB" w14:textId="26572ED0" w:rsidR="0026546A" w:rsidRDefault="0026546A" w:rsidP="0026546A">
      <w:pPr>
        <w:pStyle w:val="berschrift1"/>
      </w:pPr>
      <w:r>
        <w:t>Unity Benutzeroberfläche</w:t>
      </w:r>
    </w:p>
    <w:p w14:paraId="14577475" w14:textId="77777777" w:rsidR="0026546A" w:rsidRPr="009F09D1" w:rsidRDefault="0026546A" w:rsidP="0026546A">
      <w:r>
        <w:t xml:space="preserve">Die Entwicklerumgebung von Unity kann beim erstmaligen Starten des Editors als komplex erscheinen. Um dem entgegenzuwirken, wird in diesem Abschnitt die Benutzeroberfläche des Editors vorgestellt, dazu zählen Menüs und Fenster. In </w:t>
      </w:r>
      <w:r>
        <w:fldChar w:fldCharType="begin"/>
      </w:r>
      <w:r>
        <w:instrText xml:space="preserve"> REF _Ref76903245 \h </w:instrText>
      </w:r>
      <w:r>
        <w:fldChar w:fldCharType="separate"/>
      </w:r>
      <w:r>
        <w:t xml:space="preserve">Abbildung </w:t>
      </w:r>
      <w:r>
        <w:rPr>
          <w:noProof/>
        </w:rPr>
        <w:t>4</w:t>
      </w:r>
      <w:r>
        <w:t>.</w:t>
      </w:r>
      <w:r>
        <w:rPr>
          <w:noProof/>
        </w:rPr>
        <w:t>8</w:t>
      </w:r>
      <w:r>
        <w:fldChar w:fldCharType="end"/>
      </w:r>
      <w:r>
        <w:t xml:space="preserve"> ist die Benutzeroberfläche des Unity Editors mit den jeweiligen Fenstern, Schaltflächen und Inhalten zu sehen. Zudem bietet Unity die Möglichkeit die entwickelten Spiele für unterschiedliche Plattformen zu „bauen“. Diese Funktion ist hilfreich beim Testen des Videospiels auf verschiedenen Systemen.</w:t>
      </w:r>
    </w:p>
    <w:p w14:paraId="7A1B61B3" w14:textId="77777777" w:rsidR="0026546A" w:rsidRDefault="0026546A" w:rsidP="0026546A">
      <w:pPr>
        <w:keepNext/>
        <w:jc w:val="center"/>
      </w:pPr>
      <w:r>
        <w:rPr>
          <w:noProof/>
        </w:rPr>
        <w:drawing>
          <wp:inline distT="0" distB="0" distL="0" distR="0" wp14:anchorId="475E1E6E" wp14:editId="00C23E20">
            <wp:extent cx="5470619" cy="2971800"/>
            <wp:effectExtent l="0" t="0" r="0" b="0"/>
            <wp:docPr id="29" name="Grafik 29" descr="Ein Bild, das Text, Screensho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descr="Ein Bild, das Text, Screenshot, Elektronik enthält.&#10;&#10;Automatisch generierte Beschreibu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70619" cy="2971800"/>
                    </a:xfrm>
                    <a:prstGeom prst="rect">
                      <a:avLst/>
                    </a:prstGeom>
                  </pic:spPr>
                </pic:pic>
              </a:graphicData>
            </a:graphic>
          </wp:inline>
        </w:drawing>
      </w:r>
    </w:p>
    <w:p w14:paraId="07800EE2" w14:textId="77777777" w:rsidR="0026546A" w:rsidRDefault="0026546A" w:rsidP="0026546A">
      <w:pPr>
        <w:pStyle w:val="Beschriftung"/>
      </w:pPr>
      <w:bookmarkStart w:id="0" w:name="_Ref76903245"/>
      <w:bookmarkStart w:id="1" w:name="_Toc80632554"/>
      <w:r>
        <w:t xml:space="preserve">Abbildung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Abbildung \* ARABIC \s 1 </w:instrText>
      </w:r>
      <w:r>
        <w:fldChar w:fldCharType="separate"/>
      </w:r>
      <w:r>
        <w:rPr>
          <w:noProof/>
        </w:rPr>
        <w:t>8</w:t>
      </w:r>
      <w:r>
        <w:rPr>
          <w:noProof/>
        </w:rPr>
        <w:fldChar w:fldCharType="end"/>
      </w:r>
      <w:bookmarkEnd w:id="0"/>
      <w:r>
        <w:t>: Unity Editor Benutzeroberfläche</w:t>
      </w:r>
      <w:bookmarkEnd w:id="1"/>
    </w:p>
    <w:p w14:paraId="56C7BB82" w14:textId="77777777" w:rsidR="0026546A" w:rsidRPr="007C1501" w:rsidRDefault="0026546A" w:rsidP="0026546A">
      <w:r>
        <w:t xml:space="preserve">Der </w:t>
      </w:r>
      <w:r w:rsidRPr="00F65FCE">
        <w:t>Einfachheit halber</w:t>
      </w:r>
      <w:r>
        <w:t xml:space="preserve"> werden bei der Beschreibung des Editors die englischen Bezeichnungen genutzt.</w:t>
      </w:r>
    </w:p>
    <w:p w14:paraId="47714809" w14:textId="77777777" w:rsidR="0026546A" w:rsidRDefault="0026546A" w:rsidP="0026546A">
      <w:pPr>
        <w:pStyle w:val="Listenabsatz"/>
        <w:numPr>
          <w:ilvl w:val="0"/>
          <w:numId w:val="4"/>
        </w:numPr>
      </w:pPr>
      <w:r>
        <w:t xml:space="preserve">Menüleiste: Bietet die grundlegenden Einstellmöglichkeiten </w:t>
      </w:r>
      <w:proofErr w:type="gramStart"/>
      <w:r>
        <w:t>des Editor</w:t>
      </w:r>
      <w:proofErr w:type="gramEnd"/>
      <w:r>
        <w:t xml:space="preserve"> und zusätzliche Funktionen.</w:t>
      </w:r>
    </w:p>
    <w:p w14:paraId="5FE56AFE" w14:textId="77777777" w:rsidR="0026546A" w:rsidRDefault="0026546A" w:rsidP="0026546A">
      <w:pPr>
        <w:pStyle w:val="Listenabsatz"/>
        <w:numPr>
          <w:ilvl w:val="0"/>
          <w:numId w:val="4"/>
        </w:numPr>
      </w:pPr>
      <w:r>
        <w:t>Werkzeugleiste: Enthält Tools für die Bearbeitung von GameObjects in der Scene, sowie die Tasten, um die Scene zu testen.</w:t>
      </w:r>
    </w:p>
    <w:p w14:paraId="7F46776C" w14:textId="77777777" w:rsidR="0026546A" w:rsidRPr="00E734B7" w:rsidRDefault="0026546A" w:rsidP="0026546A">
      <w:pPr>
        <w:pStyle w:val="Listenabsatz"/>
        <w:numPr>
          <w:ilvl w:val="0"/>
          <w:numId w:val="4"/>
        </w:numPr>
      </w:pPr>
      <w:r>
        <w:rPr>
          <w:rFonts w:cs="Times New Roman"/>
        </w:rPr>
        <w:t>Hierarchy: Die in der Scene vorkommenden GameObjects sind darin aufgelistet.</w:t>
      </w:r>
    </w:p>
    <w:p w14:paraId="4D6072AE" w14:textId="77777777" w:rsidR="0026546A" w:rsidRPr="00614BD1" w:rsidRDefault="0026546A" w:rsidP="0026546A">
      <w:pPr>
        <w:pStyle w:val="Listenabsatz"/>
        <w:numPr>
          <w:ilvl w:val="0"/>
          <w:numId w:val="4"/>
        </w:numPr>
      </w:pPr>
      <w:r>
        <w:rPr>
          <w:rFonts w:cs="Times New Roman"/>
        </w:rPr>
        <w:t>Scene: In diesem Fenster werden GameObejcts in der aktuellen Scene platziert, bearbeitet und die Umgebung gestaltet.</w:t>
      </w:r>
    </w:p>
    <w:p w14:paraId="081C4E36" w14:textId="77777777" w:rsidR="0026546A" w:rsidRPr="00765E32" w:rsidRDefault="0026546A" w:rsidP="0026546A">
      <w:pPr>
        <w:pStyle w:val="Listenabsatz"/>
        <w:numPr>
          <w:ilvl w:val="0"/>
          <w:numId w:val="4"/>
        </w:numPr>
      </w:pPr>
      <w:r>
        <w:rPr>
          <w:rFonts w:cs="Times New Roman"/>
        </w:rPr>
        <w:t>Game: In diesem Fenster wird das Spiel aus der Perspektive der Kamera (ebenfalls ein GameObject) dargestellt und gespielt.</w:t>
      </w:r>
    </w:p>
    <w:p w14:paraId="40F12EA8" w14:textId="77777777" w:rsidR="0026546A" w:rsidRPr="005415E1" w:rsidRDefault="0026546A" w:rsidP="0026546A">
      <w:pPr>
        <w:pStyle w:val="Listenabsatz"/>
        <w:numPr>
          <w:ilvl w:val="0"/>
          <w:numId w:val="4"/>
        </w:numPr>
      </w:pPr>
      <w:r>
        <w:rPr>
          <w:rFonts w:cs="Times New Roman"/>
        </w:rPr>
        <w:t>Project/Console: In diesem Fenster werden alle im Projekt enthaltene Assets verwaltet. Über die Konsole kommuniziert Unity in Form von Hinweisen und Fehlermeldungen mit den Nutzern und Nutzerinnen.</w:t>
      </w:r>
    </w:p>
    <w:p w14:paraId="7F97AFFB" w14:textId="77777777" w:rsidR="0026546A" w:rsidRPr="00982B7C" w:rsidRDefault="0026546A" w:rsidP="0026546A">
      <w:pPr>
        <w:pStyle w:val="Listenabsatz"/>
        <w:numPr>
          <w:ilvl w:val="0"/>
          <w:numId w:val="4"/>
        </w:numPr>
      </w:pPr>
      <w:r>
        <w:rPr>
          <w:rFonts w:cs="Times New Roman"/>
        </w:rPr>
        <w:t>Inspector: In diesem Fenster können die Eigenschaften (Components) des ausgewählten GameObject bearbeitet werden, z.B. Transform, Collider und hinzugefügte Scripts.</w:t>
      </w:r>
    </w:p>
    <w:p w14:paraId="79471EED" w14:textId="77777777" w:rsidR="0026546A" w:rsidRDefault="0026546A" w:rsidP="0026546A">
      <w:pPr>
        <w:pStyle w:val="berschrift2"/>
      </w:pPr>
      <w:r>
        <w:lastRenderedPageBreak/>
        <w:t>GameObjects und Components</w:t>
      </w:r>
    </w:p>
    <w:p w14:paraId="387A55EC" w14:textId="77777777" w:rsidR="0026546A" w:rsidRDefault="0026546A" w:rsidP="0026546A">
      <w:r>
        <w:t xml:space="preserve">In Unity ist jedes im Spiel vorkommende Objekt ein GameObject. Für sich allein genommen macht ein GameObject nichts, es benötigt bestimmte Eigenschaften, um ein Charakter oder ein Effekt zu werden. GameObjects sind Behälter, die bestimmte Eigenschaften enthalten, wie Position, Materialien und Scripts. Diese Eigenschaften können als Komponenten (Components) hinzugefügt werden (siehe </w:t>
      </w:r>
      <w:r>
        <w:fldChar w:fldCharType="begin"/>
      </w:r>
      <w:r>
        <w:instrText xml:space="preserve"> REF _Ref76920302 \h </w:instrText>
      </w:r>
      <w:r>
        <w:fldChar w:fldCharType="separate"/>
      </w:r>
      <w:r>
        <w:t xml:space="preserve">Abbildung </w:t>
      </w:r>
      <w:r>
        <w:rPr>
          <w:noProof/>
        </w:rPr>
        <w:t>4</w:t>
      </w:r>
      <w:r>
        <w:t>.</w:t>
      </w:r>
      <w:r>
        <w:rPr>
          <w:noProof/>
        </w:rPr>
        <w:t>9</w:t>
      </w:r>
      <w:r>
        <w:fldChar w:fldCharType="end"/>
      </w:r>
      <w:r>
        <w:t xml:space="preserve">) </w:t>
      </w:r>
      <w:sdt>
        <w:sdtPr>
          <w:alias w:val="To edit, see citavi.com/edit"/>
          <w:tag w:val="CitaviPlaceholder#9f7b20ef-96b1-47bf-83fa-79f7eeddda5f"/>
          <w:id w:val="1682620401"/>
          <w:placeholder>
            <w:docPart w:val="94762854056E4A9A981B9134F8820DB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OTFlYmUyLTBjMjItNDMxZC1iNjcwLTZhZTc5NDEwMDYwMyIsIlJhbmdlTGVuZ3RoIjozMSwiUmVmZXJlbmNlSWQiOiI1Y2FiNjI0Zi1jMDBhLTQ2OGYtYmE2MC05ZTZiM2U2ZWE3OGUiLCJQcmVmaXgiOiJ2Z2wuICIsIlJlZmVyZW5jZSI6eyIkaWQiOiIzIiwiJHR5cGUiOiJTd2lzc0FjYWRlbWljLkNpdGF2aS5SZWZlcmVuY2UsIFN3aXNzQWNhZGVtaWMuQ2l0YXZpIiwiQWJzdHJhY3RDb21wbGV4aXR5IjowLCJBYnN0cmFjdFNvdXJjZVRleHRGb3JtYXQiOjAsIkFjY2Vzc0RhdGUiOiIxMS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RGF0ZSI6IjMwLjAzLjIwM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b2NzLnVuaXR5M2QuY29tLzQ2MC9Eb2N1bWVudGF0aW9uL01hbnVhbC9HYW1lT2JqZWN0cy5odG1sIiwiVXJpU3RyaW5nIjoiaHR0cHM6Ly9kb2NzLnVuaXR5M2QuY29tLzQ2MC9Eb2N1bWVudGF0aW9uL01hbnVhbC9HYW1lT2JqZWN0c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VW5pdHkgVGVjaG5vbG9naWVzIDIwMTZiKSJ9XX0sIlRhZyI6IkNpdGF2aVBsYWNlaG9sZGVyIzlmN2IyMGVmLTk2YjEtNDdiZi04M2ZhLTc5ZjdlZWRkZGE1ZiIsIlRleHQiOiIodmdsLiBVbml0eSBUZWNobm9sb2dpZXMgMjAxNmIpIiwiV0FJVmVyc2lvbiI6IjYuMTAuMC4wIn0=}</w:instrText>
          </w:r>
          <w:r>
            <w:rPr>
              <w:noProof/>
            </w:rPr>
            <w:fldChar w:fldCharType="separate"/>
          </w:r>
          <w:hyperlink w:anchor="_CTVL0015cab624fc00a468fba609e6b3e6ea78e" w:tooltip="Unity Technologies (2016): Unity - Manual: GameObjects. Online verfügbar unter https://docs.unity3d.com/460/Documentation/Manual/GameObjects.html, zul…" w:history="1">
            <w:r>
              <w:rPr>
                <w:noProof/>
              </w:rPr>
              <w:t>(vgl. Unity Technologies 2016b)</w:t>
            </w:r>
          </w:hyperlink>
          <w:r>
            <w:rPr>
              <w:noProof/>
            </w:rPr>
            <w:fldChar w:fldCharType="end"/>
          </w:r>
        </w:sdtContent>
      </w:sdt>
      <w:r>
        <w:t>.</w:t>
      </w:r>
    </w:p>
    <w:p w14:paraId="483F00E5" w14:textId="77777777" w:rsidR="0026546A" w:rsidRDefault="0026546A" w:rsidP="0026546A">
      <w:pPr>
        <w:keepNext/>
        <w:jc w:val="center"/>
      </w:pPr>
      <w:r>
        <w:rPr>
          <w:noProof/>
        </w:rPr>
        <w:drawing>
          <wp:inline distT="0" distB="0" distL="0" distR="0" wp14:anchorId="36D61523" wp14:editId="4DF5AC71">
            <wp:extent cx="2486211" cy="2032157"/>
            <wp:effectExtent l="0" t="0" r="0" b="6350"/>
            <wp:docPr id="33" name="Grafik 33" descr="An empty GameObject with a Rigidbody Component attac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mpty GameObject with a Rigidbody Component attach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90291" cy="2035492"/>
                    </a:xfrm>
                    <a:prstGeom prst="rect">
                      <a:avLst/>
                    </a:prstGeom>
                    <a:noFill/>
                    <a:ln>
                      <a:noFill/>
                    </a:ln>
                  </pic:spPr>
                </pic:pic>
              </a:graphicData>
            </a:graphic>
          </wp:inline>
        </w:drawing>
      </w:r>
    </w:p>
    <w:p w14:paraId="341239F1" w14:textId="77777777" w:rsidR="0026546A" w:rsidRDefault="0026546A" w:rsidP="0026546A">
      <w:pPr>
        <w:pStyle w:val="Beschriftung"/>
      </w:pPr>
      <w:bookmarkStart w:id="2" w:name="_Ref76920302"/>
      <w:bookmarkStart w:id="3" w:name="_Toc80632555"/>
      <w:r>
        <w:t xml:space="preserve">Abbildung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Abbildung \* ARABIC \s 1 </w:instrText>
      </w:r>
      <w:r>
        <w:fldChar w:fldCharType="separate"/>
      </w:r>
      <w:r>
        <w:rPr>
          <w:noProof/>
        </w:rPr>
        <w:t>9</w:t>
      </w:r>
      <w:r>
        <w:rPr>
          <w:noProof/>
        </w:rPr>
        <w:fldChar w:fldCharType="end"/>
      </w:r>
      <w:bookmarkEnd w:id="2"/>
      <w:r>
        <w:t xml:space="preserve">: GameObject mit Transform und Rigidbody Komponente </w:t>
      </w:r>
      <w:sdt>
        <w:sdtPr>
          <w:alias w:val="To edit, see citavi.com/edit"/>
          <w:tag w:val="CitaviPlaceholder#7b884c85-ed82-4ad5-a24f-23a6d761f9d6"/>
          <w:id w:val="1502551920"/>
          <w:placeholder>
            <w:docPart w:val="94762854056E4A9A981B9134F8820DB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9jcy51bml0eTNkLmNvbS80NjAvRG9jdW1lbnRhdGlvbi9NYW51YWwvVXNpbmdDb21wb25lbnRzLmh0bWwiLCJVcmlTdHJpbmciOiJodHRwczovL2RvY3MudW5pdHkzZC5jb20vNDYwL0RvY3VtZW50YXRpb24vTWFudWFsL1VzaW5nQ29tcG9uZW50c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}</w:instrText>
          </w:r>
          <w:r>
            <w:rPr>
              <w:noProof/>
            </w:rPr>
            <w:fldChar w:fldCharType="separate"/>
          </w:r>
          <w:hyperlink w:anchor="_CTVL00110b36de073d54a12a31dc4754491252f" w:tooltip="Unity Technologies (2016): Unity - Manual: Using Components. Online verfügbar unter https://docs.unity3d.com/460/Documentation/Manual/UsingComponents.…" w:history="1">
            <w:r>
              <w:rPr>
                <w:noProof/>
              </w:rPr>
              <w:t>(Unity Technologies 2016c)</w:t>
            </w:r>
          </w:hyperlink>
          <w:r>
            <w:rPr>
              <w:noProof/>
            </w:rPr>
            <w:fldChar w:fldCharType="end"/>
          </w:r>
        </w:sdtContent>
      </w:sdt>
      <w:bookmarkEnd w:id="3"/>
    </w:p>
    <w:p w14:paraId="3A45A9D8" w14:textId="77777777" w:rsidR="0026546A" w:rsidRDefault="0026546A" w:rsidP="0026546A">
      <w:pPr>
        <w:pStyle w:val="berschrift2"/>
      </w:pPr>
      <w:bookmarkStart w:id="4" w:name="_Ref79955489"/>
      <w:r>
        <w:t>Physics Engine</w:t>
      </w:r>
      <w:bookmarkEnd w:id="4"/>
    </w:p>
    <w:p w14:paraId="1D918E66" w14:textId="77777777" w:rsidR="0026546A" w:rsidRDefault="0026546A" w:rsidP="0026546A">
      <w:r>
        <w:t xml:space="preserve">Eine Besonderheit von Unity ist die von Haus aus implementierte „physics engine“, welche die Entwickler und Entwicklerinnen beim Simulieren der Physik unterstützt. Darunter ist zu verstehen, dass Objekte korrekt beschleunigen und auf Kollisionen, Gravitation und anderer Kräfte reagieren. Hierfür stellt Unity unterschiedliche „physics engines“ zur Verfügung. Für diese Arbeit wird eine objektorientierte Engine genutzt </w:t>
      </w:r>
      <w:sdt>
        <w:sdtPr>
          <w:alias w:val="To edit, see citavi.com/edit"/>
          <w:tag w:val="CitaviPlaceholder#4ccc87a2-6e59-4090-be99-3a042f842888"/>
          <w:id w:val="-2097629018"/>
          <w:placeholder>
            <w:docPart w:val="55C5323991434FE282C81ED8F3ACF2F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jhkNjc5LTgzNzItNGMzZi1hZjkxLTM1ODY3MDk4NWVhOSIsIlJhbmdlTGVuZ3RoIjozMSwiUmVmZXJlbmNlSWQiOiJjYjRmMzVhZC1jMTFhLTQ1M2MtYjg5ZS04YjQ5M2FiM2E3YmUiLCJQcmVmaXgiOiJ2Z2wuICIsIlJlZmVyZW5jZSI6eyIkaWQiOiIzIiwiJHR5cGUiOiJTd2lzc0FjYWRlbWljLkNpdGF2aS5SZWZlcmVuY2UsIFN3aXNzQWNhZGVtaWMuQ2l0YXZpIiwiQWJzdHJhY3RDb21wbGV4aXR5IjowLCJBYnN0cmFjdFNvdXJjZVRleHRGb3JtYXQiOjAsIkFjY2Vzc0RhdGUiOiIxMS4wOC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A2MDgyMDIxIC0gVW5pdH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g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vY3MudW5pdHkzZC5jb20vTWFudWFsL1BoeXNpY3NTZWN0aW9uLmh0bWwjOn46dGV4dD1Vbml0eSUyMGhlbHBzJTIweW91JTIwc2ltdWxhdGUlMjBwaHlzaWNzLGdyYXZpdHklMkMlMjBhbmQlMjB2YXJpb3VzJTIwb3RoZXIlMjBmb3JjZXMuIiwiVXJpU3RyaW5nIjoiaHR0cHM6Ly9kb2NzLnVuaXR5M2QuY29tL01hbnVhbC9QaHlzaWNzU2VjdGlvbi5odG1sIzp+OnRleHQ9VW5pdHkgaGVscHMgeW91IHNpbXVsYXRlIHBoeXNpY3MsZ3Jhdml0eSUyQyBhbmQgdmFyaW91cyBvdGhlciBmb3JjZXMu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hZGltIiwiQ3JlYXRlZE9uIjoiMjAyMS0wOC0xMVQxMTowNzo1MiIsIk1vZGlmaWVkQnkiOiJfV2FkaW0iLCJJZCI6IjM3NjlhMzEyLTI1MTctNDE5MC1hYTgyLTFkMDg5OTE4ZTViYSIsIk1vZGlmaWVkT24iOiIyMDIxLTA4LTExVDExOjA3OjU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2NzLnVuaXR5M2QuY29tL01hbnVhbC9QaHlzaWNzU2VjdGlvbi5odG1sIzp+OnRleHQ9VW5pdHklMjBoZWxwcyUyMHlvdSUyMHNpbXVsYXRlJTIwcGh5c2ljcyxncmF2aXR5JTJDJTIwYW5kJTIwdmFyaW91cyUyMG90aGVyJTIwZm9yY2VzLiIsIlVyaVN0cmluZyI6Imh0dHBzOi8vZG9jcy51bml0eTNkLmNvbS9NYW51YWwvUGh5c2ljc1NlY3Rpb24uaHRtbCM6fjp0ZXh0PVVuaXR5IGhlbHBzIHlvdSBzaW11bGF0ZSBwaHlzaWNzLGdyYXZpdHklMkMgYW5kIHZhcmlvdXMgb3RoZXIgZm9yY2VzL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W5pdHkgVGVjaG5vbG9naWVzIDIwMjFrKSJ9XX0sIlRhZyI6IkNpdGF2aVBsYWNlaG9sZGVyIzRjY2M4N2EyLTZlNTktNDA5MC1iZTk5LTNhMDQyZjg0Mjg4OCIsIlRleHQiOiIodmdsLiBVbml0eSBUZWNobm9sb2dpZXMgMjAyMWspIiwiV0FJVmVyc2lvbiI6IjYuMTAuMC4wIn0=}</w:instrText>
          </w:r>
          <w:r>
            <w:fldChar w:fldCharType="separate"/>
          </w:r>
          <w:hyperlink w:anchor="_CTVL001cb4f35adc11a453cb89e8b493ab3a7be" w:tooltip="Unity Technologies (2021): Unity - Manual: Physics. Online verfügbar unter https://docs.unity3d.com/Manual/PhysicsSection.html#:~:text=Unity%20helps%2…" w:history="1">
            <w:r>
              <w:t>(vgl. Unity Technologies 2021k)</w:t>
            </w:r>
          </w:hyperlink>
          <w:r>
            <w:fldChar w:fldCharType="end"/>
          </w:r>
        </w:sdtContent>
      </w:sdt>
      <w:r>
        <w:t>.</w:t>
      </w:r>
    </w:p>
    <w:p w14:paraId="7410AB1B" w14:textId="77777777" w:rsidR="0026546A" w:rsidRDefault="0026546A" w:rsidP="0026546A">
      <w:r>
        <w:t>Die für diese Arbeit relevanten Components, die von der „physics engine“ beeinflusst werden sind:</w:t>
      </w:r>
    </w:p>
    <w:p w14:paraId="3E8112A9" w14:textId="77777777" w:rsidR="0026546A" w:rsidRDefault="0026546A" w:rsidP="0026546A">
      <w:pPr>
        <w:pStyle w:val="Listenabsatz"/>
        <w:numPr>
          <w:ilvl w:val="0"/>
          <w:numId w:val="5"/>
        </w:numPr>
      </w:pPr>
      <w:r>
        <w:t xml:space="preserve">Rigidbody, gibt dem GameObject physikalische Eigenschaften und kann Kräfte und Momente aufnehmen </w:t>
      </w:r>
      <w:sdt>
        <w:sdtPr>
          <w:alias w:val="To edit, see citavi.com/edit"/>
          <w:tag w:val="CitaviPlaceholder#d0e01639-aa49-45ee-8784-2f7c61765c48"/>
          <w:id w:val="-1885552316"/>
          <w:placeholder>
            <w:docPart w:val="55C5323991434FE282C81ED8F3ACF2F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E1MDdiLTAxNDctNDliNS04MjJhLTBhN2EzOTVmYWRiNCIsIlJhbmdlTGVuZ3RoIjozMSwiUmVmZXJlbmNlSWQiOiJhZDg2YzQ4OS1kZDY1LTRjNTQtOWI1Yy0zNmZkOGRmYWI5MjgiLCJQcmVmaXgiOiJ2Z2wuICIsIlJlZmVyZW5jZSI6eyIkaWQiOiIzIiwiJHR5cGUiOiJTd2lzc0FjYWRlbWljLkNpdGF2aS5SZWZlcmVuY2UsIFN3aXNzQWNhZGVtaWMuQ2l0YXZpIiwiQWJzdHJhY3RDb21wbGV4aXR5IjowLCJBYnN0cmFjdFNvdXJjZVRleHRGb3JtYXQiOjAsIkFjY2Vzc0RhdGUiOiIxNS4wOC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A2MDgyMDIxIC0gVW5pdHk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4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2NzLnVuaXR5M2QuY29tL01hbnVhbC9jbGFzcy1SaWdpZGJvZHkuaHRtbCIsIlVyaVN0cmluZyI6Imh0dHBzOi8vZG9jcy51bml0eTNkLmNvbS9NYW51YWwvY2xhc3MtUmlnaWRib2R5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}</w:instrText>
          </w:r>
          <w:r>
            <w:fldChar w:fldCharType="separate"/>
          </w:r>
          <w:hyperlink w:anchor="_CTVL001ad86c489dd654c549b5c36fd8dfab928" w:tooltip="Unity Technologies (2021): Unity - Manual: Rigidbody. Online verfügbar unter https://docs.unity3d.com/Manual/class-Rigidbody.html, zuletzt aktualisier…" w:history="1">
            <w:r>
              <w:t>(vgl. Unity Technologies 2021l)</w:t>
            </w:r>
          </w:hyperlink>
          <w:r>
            <w:fldChar w:fldCharType="end"/>
          </w:r>
        </w:sdtContent>
      </w:sdt>
      <w:r>
        <w:t>.</w:t>
      </w:r>
    </w:p>
    <w:p w14:paraId="78B5ADF0" w14:textId="77777777" w:rsidR="0026546A" w:rsidRDefault="0026546A" w:rsidP="0026546A">
      <w:pPr>
        <w:pStyle w:val="Listenabsatz"/>
        <w:numPr>
          <w:ilvl w:val="0"/>
          <w:numId w:val="5"/>
        </w:numPr>
      </w:pPr>
      <w:r>
        <w:t xml:space="preserve">Articulation Body erlaubt es physikalische Gelenkverbindungen zu erzeugen, wie Roboterarme und kinematische Ketten </w:t>
      </w:r>
      <w:sdt>
        <w:sdtPr>
          <w:alias w:val="To edit, see citavi.com/edit"/>
          <w:tag w:val="CitaviPlaceholder#8e63896c-4a2a-4796-8472-03d83bd55593"/>
          <w:id w:val="1041943803"/>
          <w:placeholder>
            <w:docPart w:val="55C5323991434FE282C81ED8F3ACF2F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zhlNjgyLWM3MmItNDAyYy1iNTMyLTUzNjIxNzM2NTZlZiIsIlJhbmdlTGVuZ3RoIjozMSwiUmVmZXJlbmNlSWQiOiIwNTU1NmEzZi1hMGVlLTQwZDItODI1Ny03ZTI3ZTJmNjU3ZjMiLCJQcmVmaXgiOiJ2Z2wuICIsIlJlZmVyZW5jZSI6eyIkaWQiOiIzIiwiJHR5cGUiOiJTd2lzc0FjYWRlbWljLkNpdGF2aS5SZWZlcmVuY2UsIFN3aXNzQWNhZGVtaWMuQ2l0YXZpIiwiQWJzdHJhY3RDb21wbGV4aXR5IjowLCJBYnN0cmFjdFNvdXJjZVRleHRGb3JtYXQiOjAsIkFjY2Vzc0RhdGUiOiIxNS4wOC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A2MDgyMDIxIC0gVW5pdHkgKDM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4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2NzLnVuaXR5M2QuY29tL01hbnVhbC9jbGFzcy1BcnRpY3VsYXRpb25Cb2R5Lmh0bWwiLCJVcmlTdHJpbmciOiJodHRwczovL2RvY3MudW5pdHkzZC5jb20vTWFudWFsL2NsYXNzLUFydGljdWxhdGlvbkJvZHkuaHRtb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Vbml0eSBUZWNobm9sb2dpZXMgMjAyMWgpIn1dfSwiVGFnIjoiQ2l0YXZpUGxhY2Vob2xkZXIjOGU2Mzg5NmMtNGEyYS00Nzk2LTg0NzItMDNkODNiZDU1NTkzIiwiVGV4dCI6Iih2Z2wuIFVuaXR5IFRlY2hub2xvZ2llcyAyMDIxaCkiLCJXQUlWZXJzaW9uIjoiNi4xMC4wLjAifQ==}</w:instrText>
          </w:r>
          <w:r>
            <w:fldChar w:fldCharType="separate"/>
          </w:r>
          <w:hyperlink w:anchor="_CTVL00105556a3fa0ee40d282577e27e2f657f3" w:tooltip="Unity Technologies (2021): Unity - Manual: Articulation Body. Online verfügbar unter https://docs.unity3d.com/Manual/class-ArticulationBody.html, zule…" w:history="1">
            <w:r>
              <w:t>(vgl. Unity Technologies 2021h)</w:t>
            </w:r>
          </w:hyperlink>
          <w:r>
            <w:fldChar w:fldCharType="end"/>
          </w:r>
        </w:sdtContent>
      </w:sdt>
      <w:r>
        <w:t>.</w:t>
      </w:r>
    </w:p>
    <w:p w14:paraId="6CDEDA81" w14:textId="77777777" w:rsidR="0026546A" w:rsidRDefault="0026546A" w:rsidP="0026546A">
      <w:pPr>
        <w:pStyle w:val="Listenabsatz"/>
        <w:numPr>
          <w:ilvl w:val="0"/>
          <w:numId w:val="5"/>
        </w:numPr>
      </w:pPr>
      <w:r>
        <w:t xml:space="preserve">Joints verbinden Rigidbodies mit Gelenken untereinander </w:t>
      </w:r>
      <w:sdt>
        <w:sdtPr>
          <w:alias w:val="To edit, see citavi.com/edit"/>
          <w:tag w:val="CitaviPlaceholder#338663c9-fef8-4c98-9dfd-0b7f0d1ff0a9"/>
          <w:id w:val="35238659"/>
          <w:placeholder>
            <w:docPart w:val="55C5323991434FE282C81ED8F3ACF2F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mRiYWFmLTExZjUtNDBkMS1hM2YyLTEwYzEyYjQ4NTA2MSIsIlJhbmdlTGVuZ3RoIjozMSwiUmVmZXJlbmNlSWQiOiJlYTE1NzFjMi0wZWFjLTQ5YWItOWNlOS0xMGE3MmU2MDZlODYiLCJQcmVmaXgiOiJ2Z2wuICIsIlJlZmVyZW5jZSI6eyIkaWQiOiIzIiwiJHR5cGUiOiJTd2lzc0FjYWRlbWljLkNpdGF2aS5SZWZlcmVuY2UsIFN3aXNzQWNhZGVtaWMuQ2l0YXZpIiwiQWJzdHJhY3RDb21wbGV4aXR5IjowLCJBYnN0cmFjdFNvdXJjZVRleHRGb3JtYXQiOjAsIkFjY2Vzc0RhdGUiOiIxNS4wOC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A2MDgyMDIxIC0gVW5pdHkgKDQ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4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2NzLnVuaXR5M2QuY29tL01hbnVhbC9Kb2ludHMuaHRtbCIsIlVyaVN0cmluZyI6Imh0dHBzOi8vZG9jcy51bml0eTNkLmNvbS9NYW51YWwvSm9pbnRz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}</w:instrText>
          </w:r>
          <w:r>
            <w:fldChar w:fldCharType="separate"/>
          </w:r>
          <w:hyperlink w:anchor="_CTVL001ea1571c20eac49ab9ce910a72e606e86" w:tooltip="Unity Technologies (2021): Unity - Manual: Joints. Online verfügbar unter https://docs.unity3d.com/Manual/Joints.html, zuletzt aktualisiert am 06.08.2…" w:history="1">
            <w:r>
              <w:t>(vgl. Unity Technologies 2021j)</w:t>
            </w:r>
          </w:hyperlink>
          <w:r>
            <w:fldChar w:fldCharType="end"/>
          </w:r>
        </w:sdtContent>
      </w:sdt>
      <w:r>
        <w:t>.</w:t>
      </w:r>
    </w:p>
    <w:p w14:paraId="3C716CB1" w14:textId="77777777" w:rsidR="0026546A" w:rsidRDefault="0026546A" w:rsidP="0026546A">
      <w:pPr>
        <w:pStyle w:val="Listenabsatz"/>
        <w:numPr>
          <w:ilvl w:val="0"/>
          <w:numId w:val="5"/>
        </w:numPr>
      </w:pPr>
      <w:r>
        <w:t xml:space="preserve">Collider definieren die Form von Objekten und erlauben physikalische Kollisionen </w:t>
      </w:r>
      <w:sdt>
        <w:sdtPr>
          <w:alias w:val="To edit, see citavi.com/edit"/>
          <w:tag w:val="CitaviPlaceholder#3e2dba2b-029b-4c1c-9186-03ae94071c20"/>
          <w:id w:val="515504935"/>
          <w:placeholder>
            <w:docPart w:val="55C5323991434FE282C81ED8F3ACF2F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YjhiYzYyLWM4YTEtNDE0MS1hYzhiLTNjY2FlOTNmMTA1OCIsIlJhbmdlTGVuZ3RoIjozMSwiUmVmZXJlbmNlSWQiOiJlYjMxOTc4Ni1hZDM1LTRkMDUtYjkwYi01NzFhZGM3ZWE3NzgiLCJQcmVmaXgiOiJ2Z2wuICIsIlJlZmVyZW5jZSI6eyIkaWQiOiIzIiwiJHR5cGUiOiJTd2lzc0FjYWRlbWljLkNpdGF2aS5SZWZlcmVuY2UsIFN3aXNzQWNhZGVtaWMuQ2l0YXZpIiwiQWJzdHJhY3RDb21wbGV4aXR5IjowLCJBYnN0cmFjdFNvdXJjZVRleHRGb3JtYXQiOjAsIkFjY2Vzc0RhdGUiOiIxNS4wOC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A2MDgyMDIxIC0gVW5pdHkgKDU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4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2NzLnVuaXR5M2QuY29tL01hbnVhbC9Db2xsaWRlcnNPdmVydmlldy5odG1sIiwiVXJpU3RyaW5nIjoiaHR0cHM6Ly9kb2NzLnVuaXR5M2QuY29tL01hbnVhbC9Db2xsaWRlcnNPdmVydmlldy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}</w:instrText>
          </w:r>
          <w:r>
            <w:fldChar w:fldCharType="separate"/>
          </w:r>
          <w:hyperlink w:anchor="_CTVL001eb319786ad354d05b90b571adc7ea778" w:tooltip="Unity Technologies (2021): Unity - Manual: Colliders. Online verfügbar unter https://docs.unity3d.com/Manual/CollidersOverview.html, zuletzt aktualisi…" w:history="1">
            <w:r>
              <w:t>(vgl. Unity Technologies 2021i)</w:t>
            </w:r>
          </w:hyperlink>
          <w:r>
            <w:fldChar w:fldCharType="end"/>
          </w:r>
        </w:sdtContent>
      </w:sdt>
    </w:p>
    <w:p w14:paraId="66639671" w14:textId="77777777" w:rsidR="0026546A" w:rsidRPr="00EF580F" w:rsidRDefault="0026546A" w:rsidP="0026546A">
      <w:r>
        <w:t xml:space="preserve">Der Einsatz der „physics engine“ wird in Kapitel </w:t>
      </w:r>
      <w:r>
        <w:fldChar w:fldCharType="begin"/>
      </w:r>
      <w:r>
        <w:instrText xml:space="preserve"> REF _Ref79394946 \r \h </w:instrText>
      </w:r>
      <w:r>
        <w:fldChar w:fldCharType="separate"/>
      </w:r>
      <w:r>
        <w:t>6.3</w:t>
      </w:r>
      <w:r>
        <w:fldChar w:fldCharType="end"/>
      </w:r>
      <w:r>
        <w:t xml:space="preserve"> erläutert.</w:t>
      </w:r>
    </w:p>
    <w:p w14:paraId="158F6C95" w14:textId="77777777" w:rsidR="0026546A" w:rsidRDefault="0026546A" w:rsidP="0026546A">
      <w:pPr>
        <w:pStyle w:val="berschrift2"/>
      </w:pPr>
      <w:r>
        <w:t>Scripts</w:t>
      </w:r>
    </w:p>
    <w:p w14:paraId="3A454973" w14:textId="77777777" w:rsidR="0026546A" w:rsidRPr="00D51F26" w:rsidRDefault="0026546A" w:rsidP="0026546A">
      <w:r>
        <w:t>Das Verhalten von „</w:t>
      </w:r>
      <w:r w:rsidRPr="008400C9">
        <w:rPr>
          <w:i/>
          <w:iCs/>
        </w:rPr>
        <w:t>GameObjects</w:t>
      </w:r>
      <w:r>
        <w:t>“ wird von „</w:t>
      </w:r>
      <w:r w:rsidRPr="008400C9">
        <w:rPr>
          <w:i/>
          <w:iCs/>
        </w:rPr>
        <w:t>Components</w:t>
      </w:r>
      <w:r>
        <w:t xml:space="preserve">“, die dem GameObject hinzugefügt werden kontrolliert. Die von Unity zur Verfügung gestellten Components sind vielseitig, aber bei bestimmten Aufgaben stoßen sie an ihre Grenzen. Ab diesem Punkt kommen Scripts zum Einsatz. Sie ermöglichen es GameObjects individuell anzupassen </w:t>
      </w:r>
      <w:sdt>
        <w:sdtPr>
          <w:alias w:val="To edit, see citavi.com/edit"/>
          <w:tag w:val="CitaviPlaceholder#fba81614-30b7-47e4-ad43-4123790c55cc"/>
          <w:id w:val="-1789653739"/>
          <w:placeholder>
            <w:docPart w:val="94762854056E4A9A981B9134F8820DB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2M3ZjUzLTY2YzEtNGYzNC05NmE2LTc4ZWM3MGIwMWVjMyIsIlJhbmdlTGVuZ3RoIjozMSwiUmVmZXJlbmNlSWQiOiI1NWJhNGVkMC0yMDZjLTQ1MTYtOWI3NC00ZjA1Y2ZhMTdlOGUiLCJQcmVmaXgiOiJ2Z2wuICIsIlJlZmVyZW5jZSI6eyIkaWQiOiIzIiwiJHR5cGUiOiJTd2lzc0FjYWRlbWljLkNpdGF2aS5SZWZlcmVuY2UsIFN3aXNzQWNhZGVtaWMuQ2l0YXZpIiwiQWJzdHJhY3RDb21wbGV4aXR5IjowLCJBYnN0cmFjdFNvdXJjZVRleHRGb3JtYXQiOjAsIkFjY2Vzc0RhdGUiOiIxMS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RGF0ZSI6IjMwLjAzLjIwM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b2NzLnVuaXR5M2QuY29tLzQ2MC9Eb2N1bWVudGF0aW9uL01hbnVhbC9DcmVhdGluZ0FuZFVzaW5nU2NyaXB0cy5odG1sIiwiVXJpU3RyaW5nIjoiaHR0cHM6Ly9kb2NzLnVuaXR5M2QuY29tLzQ2MC9Eb2N1bWVudGF0aW9uL01hbnVhbC9DcmVhdGluZ0FuZFVzaW5nU2NyaXB0c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VW5pdHkgVGVjaG5vbG9naWVzIDIwMTZhKSJ9XX0sIlRhZyI6IkNpdGF2aVBsYWNlaG9sZGVyI2ZiYTgxNjE0LTMwYjctNDdlNC1hZDQzLTQxMjM3OTBjNTVjYyIsIlRleHQiOiIodmdsLiBVbml0eSBUZWNobm9sb2dpZXMgMjAxNmEpIiwiV0FJVmVyc2lvbiI6IjYuMTAuMC4wIn0=}</w:instrText>
          </w:r>
          <w:r>
            <w:rPr>
              <w:noProof/>
            </w:rPr>
            <w:fldChar w:fldCharType="separate"/>
          </w:r>
          <w:hyperlink w:anchor="_CTVL00155ba4ed0206c45169b744f05cfa17e8e" w:tooltip="Unity Technologies (2016): Unity - Manual: Creating and Using Scripts. Online verfügbar unter https://docs.unity3d.com/460/Documentation/Manual/Creati…" w:history="1">
            <w:r>
              <w:rPr>
                <w:noProof/>
              </w:rPr>
              <w:t>(vgl. Unity Technologies 2016a)</w:t>
            </w:r>
          </w:hyperlink>
          <w:r>
            <w:rPr>
              <w:noProof/>
            </w:rPr>
            <w:fldChar w:fldCharType="end"/>
          </w:r>
        </w:sdtContent>
      </w:sdt>
      <w:r>
        <w:t xml:space="preserve">. In </w:t>
      </w:r>
      <w:r>
        <w:fldChar w:fldCharType="begin"/>
      </w:r>
      <w:r>
        <w:instrText xml:space="preserve"> REF _Ref76923431 \h </w:instrText>
      </w:r>
      <w:r>
        <w:fldChar w:fldCharType="separate"/>
      </w:r>
      <w:r>
        <w:t xml:space="preserve">Abbildung </w:t>
      </w:r>
      <w:r>
        <w:rPr>
          <w:noProof/>
        </w:rPr>
        <w:t>4</w:t>
      </w:r>
      <w:r>
        <w:t>.</w:t>
      </w:r>
      <w:r>
        <w:rPr>
          <w:noProof/>
        </w:rPr>
        <w:t>10</w:t>
      </w:r>
      <w:r>
        <w:fldChar w:fldCharType="end"/>
      </w:r>
      <w:r>
        <w:t xml:space="preserve"> ist ein Standard Unity C#-Script dargestellt.</w:t>
      </w:r>
    </w:p>
    <w:p w14:paraId="0F1F98E5" w14:textId="77777777" w:rsidR="0026546A" w:rsidRDefault="0026546A" w:rsidP="0026546A">
      <w:pPr>
        <w:keepNext/>
        <w:jc w:val="center"/>
      </w:pPr>
      <w:r w:rsidRPr="000E5A1C">
        <w:rPr>
          <w:noProof/>
        </w:rPr>
        <w:lastRenderedPageBreak/>
        <w:drawing>
          <wp:inline distT="0" distB="0" distL="0" distR="0" wp14:anchorId="64E5505A" wp14:editId="4C487CB6">
            <wp:extent cx="2486212" cy="2120785"/>
            <wp:effectExtent l="0" t="0" r="0" b="0"/>
            <wp:docPr id="34" name="Grafik 3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Text enthält.&#10;&#10;Automatisch generierte Beschreibung"/>
                    <pic:cNvPicPr/>
                  </pic:nvPicPr>
                  <pic:blipFill>
                    <a:blip r:embed="rId7"/>
                    <a:stretch>
                      <a:fillRect/>
                    </a:stretch>
                  </pic:blipFill>
                  <pic:spPr>
                    <a:xfrm>
                      <a:off x="0" y="0"/>
                      <a:ext cx="2515179" cy="2145494"/>
                    </a:xfrm>
                    <a:prstGeom prst="rect">
                      <a:avLst/>
                    </a:prstGeom>
                  </pic:spPr>
                </pic:pic>
              </a:graphicData>
            </a:graphic>
          </wp:inline>
        </w:drawing>
      </w:r>
    </w:p>
    <w:p w14:paraId="4A39540B" w14:textId="77777777" w:rsidR="0026546A" w:rsidRDefault="0026546A" w:rsidP="0026546A">
      <w:pPr>
        <w:pStyle w:val="Beschriftung"/>
      </w:pPr>
      <w:bookmarkStart w:id="5" w:name="_Ref76923431"/>
      <w:bookmarkStart w:id="6" w:name="_Toc80632556"/>
      <w:r>
        <w:t xml:space="preserve">Abbildung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Abbildung \* ARABIC \s 1 </w:instrText>
      </w:r>
      <w:r>
        <w:fldChar w:fldCharType="separate"/>
      </w:r>
      <w:r>
        <w:rPr>
          <w:noProof/>
        </w:rPr>
        <w:t>10</w:t>
      </w:r>
      <w:r>
        <w:rPr>
          <w:noProof/>
        </w:rPr>
        <w:fldChar w:fldCharType="end"/>
      </w:r>
      <w:bookmarkEnd w:id="5"/>
      <w:r>
        <w:t xml:space="preserve">: Unity Script </w:t>
      </w:r>
      <w:sdt>
        <w:sdtPr>
          <w:alias w:val="To edit, see citavi.com/edit"/>
          <w:tag w:val="CitaviPlaceholder#17505cee-259b-4817-9c99-bc3f58477aab"/>
          <w:id w:val="-309486348"/>
          <w:placeholder>
            <w:docPart w:val="94762854056E4A9A981B9134F8820DB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9jcy51bml0eTNkLmNvbS80NjAvRG9jdW1lbnRhdGlvbi9NYW51YWwvQ3JlYXRpbmdBbmRVc2luZ1NjcmlwdHMuaHRtbCIsIlVyaVN0cmluZyI6Imh0dHBzOi8vZG9jcy51bml0eTNkLmNvbS80NjAvRG9jdW1lbnRhdGlvbi9NYW51YWwvQ3JlYXRpbmdBbmRVc2luZ1NjcmlwdHM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}</w:instrText>
          </w:r>
          <w:r>
            <w:rPr>
              <w:noProof/>
            </w:rPr>
            <w:fldChar w:fldCharType="separate"/>
          </w:r>
          <w:hyperlink w:anchor="_CTVL00155ba4ed0206c45169b744f05cfa17e8e" w:tooltip="Unity Technologies (2016): Unity - Manual: Creating and Using Scripts. Online verfügbar unter https://docs.unity3d.com/460/Documentation/Manual/Creati…" w:history="1">
            <w:r>
              <w:rPr>
                <w:noProof/>
              </w:rPr>
              <w:t>(Unity Technologies 2016a)</w:t>
            </w:r>
          </w:hyperlink>
          <w:r>
            <w:rPr>
              <w:noProof/>
            </w:rPr>
            <w:fldChar w:fldCharType="end"/>
          </w:r>
        </w:sdtContent>
      </w:sdt>
      <w:bookmarkEnd w:id="6"/>
    </w:p>
    <w:p w14:paraId="145A1572" w14:textId="77777777" w:rsidR="0026546A" w:rsidRDefault="0026546A" w:rsidP="0026546A">
      <w:pPr>
        <w:rPr>
          <w:rFonts w:cs="Times New Roman"/>
        </w:rPr>
      </w:pPr>
      <w:r>
        <w:t xml:space="preserve">Die Besonderheit von Unity C# Scripts ist, dass sie sich von der </w:t>
      </w:r>
      <w:r w:rsidRPr="00E41F8E">
        <w:rPr>
          <w:rFonts w:cs="Times New Roman"/>
          <w:i/>
          <w:iCs/>
        </w:rPr>
        <w:t>MonoBehaviour</w:t>
      </w:r>
      <w:r>
        <w:rPr>
          <w:rFonts w:cs="Times New Roman"/>
        </w:rPr>
        <w:t xml:space="preserve">-Klasse ableiten. MonoBehaviour enthält spezielle Methoden für die Programmierung von Spielen in Unity. Als Beispiel die </w:t>
      </w:r>
      <w:proofErr w:type="gramStart"/>
      <w:r w:rsidRPr="00E41F8E">
        <w:rPr>
          <w:rFonts w:cs="Times New Roman"/>
          <w:i/>
          <w:iCs/>
        </w:rPr>
        <w:t>Update(</w:t>
      </w:r>
      <w:proofErr w:type="gramEnd"/>
      <w:r w:rsidRPr="00E41F8E">
        <w:rPr>
          <w:rFonts w:cs="Times New Roman"/>
          <w:i/>
          <w:iCs/>
        </w:rPr>
        <w:t>)</w:t>
      </w:r>
      <w:r>
        <w:rPr>
          <w:rFonts w:cs="Times New Roman"/>
        </w:rPr>
        <w:t xml:space="preserve">-Methode wird jeden Frame ausgeführt. In der Update()-Methode werden z.B. die Eingaben der Spielenden abgefragt </w:t>
      </w:r>
      <w:sdt>
        <w:sdtPr>
          <w:rPr>
            <w:rFonts w:cs="Times New Roman"/>
          </w:rPr>
          <w:alias w:val="To edit, see citavi.com/edit"/>
          <w:tag w:val="CitaviPlaceholder#86a842bc-f15e-4aca-a17e-ec9aa042377c"/>
          <w:id w:val="1947272319"/>
          <w:placeholder>
            <w:docPart w:val="94762854056E4A9A981B9134F8820DBA"/>
          </w:placeholder>
        </w:sdtPr>
        <w:sdtContent>
          <w:r>
            <w:rPr>
              <w:rFonts w:cs="Times New Roman"/>
              <w:noProof/>
            </w:rPr>
            <w:fldChar w:fldCharType="begin"/>
          </w:r>
          <w:r>
            <w:rPr>
              <w:rFonts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I1N2QxLTA5OGQtNDRjMS1hNjlkLTYzMTQyZTQ1YzMwNiIsIlJhbmdlTGVuZ3RoIjozMSwiUmVmZXJlbmNlSWQiOiI4NjZlZDE4NS1lNGU3LTRlNzMtOWJhNS02ZmZhN2E4NTA0OGYiLCJQcmVmaXgiOiJ2Z2wuICIsIlJlZmVyZW5jZSI6eyIkaWQiOiIzIiwiJHR5cGUiOiJTd2lzc0FjYWRlbWljLkNpdGF2aS5SZWZlcmVuY2UsIFN3aXNzQWNhZGVtaWMuQ2l0YXZpIiwiQWJzdHJhY3RDb21wbGV4aXR5IjowLCJBYnN0cmFjdFNvdXJjZVRleHRGb3JtYXQiOjAsIkFjY2Vzc0RhdGUiOiIxMS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A1MDcyMDIxIC0gVW5pdH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Dc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vY3MudW5pdHkzZC5jb20vU2NyaXB0UmVmZXJlbmNlL01vbm9CZWhhdmlvdXIuaHRtbCIsIlVyaVN0cmluZyI6Imh0dHBzOi8vZG9jcy51bml0eTNkLmNvbS9TY3JpcHRSZWZlcmVuY2UvTW9ub0JlaGF2aW91ci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FVuaXR5IFRlY2hub2xvZ2llcyAyMDIxZCkifV19LCJUYWciOiJDaXRhdmlQbGFjZWhvbGRlciM4NmE4NDJiYy1mMTVlLTRhY2EtYTE3ZS1lYzlhYTA0MjM3N2MiLCJUZXh0IjoiKHZnbC4gVW5pdHkgVGVjaG5vbG9naWVzIDIwMjFkKSIsIldBSVZlcnNpb24iOiI2LjEwLjAuMCJ9}</w:instrText>
          </w:r>
          <w:r>
            <w:rPr>
              <w:rFonts w:cs="Times New Roman"/>
              <w:noProof/>
            </w:rPr>
            <w:fldChar w:fldCharType="separate"/>
          </w:r>
          <w:hyperlink w:anchor="_CTVL001866ed185e4e74e739ba56ffa7a85048f" w:tooltip="Unity Technologies (2021): Unity - Scripting API: MonoBehaviour. Online verfügbar unter https://docs.unity3d.com/ScriptReference/MonoBehaviour.html, z…" w:history="1">
            <w:r>
              <w:rPr>
                <w:rFonts w:cs="Times New Roman"/>
                <w:noProof/>
              </w:rPr>
              <w:t>(vgl. Unity Technologies 2021d)</w:t>
            </w:r>
          </w:hyperlink>
          <w:r>
            <w:rPr>
              <w:rFonts w:cs="Times New Roman"/>
              <w:noProof/>
            </w:rPr>
            <w:fldChar w:fldCharType="end"/>
          </w:r>
        </w:sdtContent>
      </w:sdt>
      <w:r>
        <w:rPr>
          <w:rFonts w:cs="Times New Roman"/>
        </w:rPr>
        <w:t>.</w:t>
      </w:r>
    </w:p>
    <w:p w14:paraId="5EF57C05" w14:textId="77777777" w:rsidR="0026546A" w:rsidRDefault="0026546A" w:rsidP="0026546A">
      <w:pPr>
        <w:pStyle w:val="berschrift2"/>
      </w:pPr>
      <w:bookmarkStart w:id="7" w:name="_Ref77098258"/>
      <w:r>
        <w:t>ScriptableObject</w:t>
      </w:r>
      <w:bookmarkEnd w:id="7"/>
      <w:r>
        <w:t>s</w:t>
      </w:r>
    </w:p>
    <w:p w14:paraId="0AA3C235" w14:textId="77777777" w:rsidR="0026546A" w:rsidRDefault="0026546A" w:rsidP="0026546A">
      <w:r>
        <w:t xml:space="preserve">Ein </w:t>
      </w:r>
      <w:r w:rsidRPr="00E55796">
        <w:rPr>
          <w:i/>
          <w:iCs/>
        </w:rPr>
        <w:t>ScriptableObject</w:t>
      </w:r>
      <w:r>
        <w:t xml:space="preserve"> ist ein Datenspeicher zum Speichern von großen Mengen an Daten, unabhängig von der Klassen Instanz. Einer der wesentlichen Gründe für den Gebrauch von ScriptableObjects ist es den Verbrauch von Arbeitsspeicher zu reduzieren, indem Kopien von Werten verhindert werden. Die hauptsächlichen Gründe für den Einsatz von ScriptableObjects sind das Sichern von Daten während der Arbeit im Editor und das Speichern von Daten als Asset im Projekt während dessen Laufzeit </w:t>
      </w:r>
      <w:sdt>
        <w:sdtPr>
          <w:alias w:val="To edit, see citavi.com/edit"/>
          <w:tag w:val="CitaviPlaceholder#7af5cbef-4d5f-4555-b6c4-e45960d6a08f"/>
          <w:id w:val="89525729"/>
          <w:placeholder>
            <w:docPart w:val="94762854056E4A9A981B9134F8820DB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mVlYmE2LTY5MmEtNDBmOS05MDIzLWJiMjNlMzBlZGZlZCIsIlJhbmdlTGVuZ3RoIjozMSwiUmVmZXJlbmNlSWQiOiJjZmY2ZTdiZS1lODU4LTQ3MGEtYjIyYi04ODRkZTI0YjIzYzgiLCJQcmVmaXgiOiJ2Z2wuICIsIlJlZmVyZW5jZSI6eyIkaWQiOiIzIiwiJHR5cGUiOiJTd2lzc0FjYWRlbWljLkNpdGF2aS5SZWZlcmVuY2UsIFN3aXNzQWNhZGVtaWMuQ2l0YXZpIiwiQWJzdHJhY3RDb21wbGV4aXR5IjowLCJBYnN0cmFjdFNvdXJjZVRleHRGb3JtYXQiOjAsIkFjY2Vzc0RhdGUiOiIxMy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EyMDcyMDIxIC0gVW5pdHk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A3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2NzLnVuaXR5M2QuY29tL01hbnVhbC9jbGFzcy1TY3JpcHRhYmxlT2JqZWN0Lmh0bWwiLCJVcmlTdHJpbmciOiJodHRwczovL2RvY3MudW5pdHkzZC5jb20vTWFudWFsL2NsYXNzLVNjcmlwdGFibGVPYmplY3QuaHRtb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FVuaXR5IFRlY2hub2xvZ2llcyAyMDIxZSkifV19LCJUYWciOiJDaXRhdmlQbGFjZWhvbGRlciM3YWY1Y2JlZi00ZDVmLTQ1NTUtYjZjNC1lNDU5NjBkNmEwOGYiLCJUZXh0IjoiKHZnbC4gVW5pdHkgVGVjaG5vbG9naWVzIDIwMjFlKSIsIldBSVZlcnNpb24iOiI2LjEwLjAuMCJ9}</w:instrText>
          </w:r>
          <w:r>
            <w:rPr>
              <w:noProof/>
            </w:rPr>
            <w:fldChar w:fldCharType="separate"/>
          </w:r>
          <w:hyperlink w:anchor="_CTVL001cff6e7bee858470ab22b884de24b23c8" w:tooltip="Unity Technologies (2021): Unity - Manual: ScriptableObject. Online verfügbar unter https://docs.unity3d.com/Manual/class-ScriptableObject.html, zulet…" w:history="1">
            <w:r>
              <w:rPr>
                <w:noProof/>
              </w:rPr>
              <w:t>(vgl. Unity Technologies 2021e)</w:t>
            </w:r>
          </w:hyperlink>
          <w:r>
            <w:rPr>
              <w:noProof/>
            </w:rPr>
            <w:fldChar w:fldCharType="end"/>
          </w:r>
        </w:sdtContent>
      </w:sdt>
      <w:r>
        <w:t>.</w:t>
      </w:r>
    </w:p>
    <w:p w14:paraId="79ABB4CE" w14:textId="77777777" w:rsidR="0026546A" w:rsidRPr="0026546A" w:rsidRDefault="0026546A" w:rsidP="0026546A"/>
    <w:sectPr w:rsidR="0026546A" w:rsidRPr="0026546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2616"/>
    <w:multiLevelType w:val="hybridMultilevel"/>
    <w:tmpl w:val="B73C04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749343D"/>
    <w:multiLevelType w:val="hybridMultilevel"/>
    <w:tmpl w:val="85185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55867A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57C738A2"/>
    <w:multiLevelType w:val="hybridMultilevel"/>
    <w:tmpl w:val="D8B2D4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3D07B8B"/>
    <w:multiLevelType w:val="hybridMultilevel"/>
    <w:tmpl w:val="D152AD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17245455">
    <w:abstractNumId w:val="0"/>
  </w:num>
  <w:num w:numId="2" w16cid:durableId="1057239939">
    <w:abstractNumId w:val="2"/>
  </w:num>
  <w:num w:numId="3" w16cid:durableId="1686902431">
    <w:abstractNumId w:val="1"/>
  </w:num>
  <w:num w:numId="4" w16cid:durableId="288053926">
    <w:abstractNumId w:val="3"/>
  </w:num>
  <w:num w:numId="5" w16cid:durableId="14306623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46A"/>
    <w:rsid w:val="00004125"/>
    <w:rsid w:val="00251515"/>
    <w:rsid w:val="0026546A"/>
    <w:rsid w:val="004756D6"/>
    <w:rsid w:val="004C4EE0"/>
    <w:rsid w:val="006D48AB"/>
    <w:rsid w:val="00C86AB4"/>
    <w:rsid w:val="00CA5111"/>
    <w:rsid w:val="00EC0A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7300E"/>
  <w15:chartTrackingRefBased/>
  <w15:docId w15:val="{D3656B9B-0D67-4F14-9EF3-D0A8B6E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C0AC9"/>
    <w:pPr>
      <w:spacing w:before="120"/>
      <w:jc w:val="both"/>
    </w:pPr>
    <w:rPr>
      <w:rFonts w:ascii="Times New Roman" w:hAnsi="Times New Roman"/>
    </w:rPr>
  </w:style>
  <w:style w:type="paragraph" w:styleId="berschrift1">
    <w:name w:val="heading 1"/>
    <w:basedOn w:val="Standard"/>
    <w:next w:val="Standard"/>
    <w:link w:val="berschrift1Zchn"/>
    <w:uiPriority w:val="9"/>
    <w:qFormat/>
    <w:rsid w:val="00EC0AC9"/>
    <w:pPr>
      <w:keepNext/>
      <w:keepLines/>
      <w:numPr>
        <w:numId w:val="2"/>
      </w:numPr>
      <w:spacing w:before="240" w:after="12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26546A"/>
    <w:pPr>
      <w:keepNext/>
      <w:keepLines/>
      <w:numPr>
        <w:ilvl w:val="1"/>
        <w:numId w:val="2"/>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semiHidden/>
    <w:unhideWhenUsed/>
    <w:qFormat/>
    <w:rsid w:val="0026546A"/>
    <w:pPr>
      <w:keepNext/>
      <w:keepLines/>
      <w:numPr>
        <w:ilvl w:val="2"/>
        <w:numId w:val="2"/>
      </w:numPr>
      <w:spacing w:before="40" w:after="120"/>
      <w:outlineLvl w:val="2"/>
    </w:pPr>
    <w:rPr>
      <w:rFonts w:eastAsiaTheme="majorEastAsia" w:cstheme="majorBidi"/>
      <w:sz w:val="24"/>
      <w:szCs w:val="24"/>
    </w:rPr>
  </w:style>
  <w:style w:type="paragraph" w:styleId="berschrift4">
    <w:name w:val="heading 4"/>
    <w:basedOn w:val="Standard"/>
    <w:next w:val="Standard"/>
    <w:link w:val="berschrift4Zchn"/>
    <w:uiPriority w:val="9"/>
    <w:semiHidden/>
    <w:unhideWhenUsed/>
    <w:qFormat/>
    <w:rsid w:val="0026546A"/>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6546A"/>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6546A"/>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6546A"/>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6546A"/>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546A"/>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C0AC9"/>
    <w:rPr>
      <w:rFonts w:ascii="Times New Roman" w:eastAsiaTheme="majorEastAsia" w:hAnsi="Times New Roman" w:cstheme="majorBidi"/>
      <w:sz w:val="32"/>
      <w:szCs w:val="32"/>
    </w:rPr>
  </w:style>
  <w:style w:type="character" w:customStyle="1" w:styleId="berschrift2Zchn">
    <w:name w:val="Überschrift 2 Zchn"/>
    <w:basedOn w:val="Absatz-Standardschriftart"/>
    <w:link w:val="berschrift2"/>
    <w:uiPriority w:val="9"/>
    <w:rsid w:val="0026546A"/>
    <w:rPr>
      <w:rFonts w:ascii="Times New Roman" w:eastAsiaTheme="majorEastAsia" w:hAnsi="Times New Roman" w:cstheme="majorBidi"/>
      <w:sz w:val="26"/>
      <w:szCs w:val="26"/>
    </w:rPr>
  </w:style>
  <w:style w:type="paragraph" w:styleId="Titel">
    <w:name w:val="Title"/>
    <w:basedOn w:val="Standard"/>
    <w:next w:val="Standard"/>
    <w:link w:val="TitelZchn"/>
    <w:autoRedefine/>
    <w:uiPriority w:val="10"/>
    <w:qFormat/>
    <w:rsid w:val="004C4EE0"/>
    <w:pPr>
      <w:spacing w:before="0"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4C4EE0"/>
    <w:rPr>
      <w:rFonts w:ascii="Times New Roman" w:eastAsiaTheme="majorEastAsia" w:hAnsi="Times New Roman" w:cstheme="majorBidi"/>
      <w:spacing w:val="-10"/>
      <w:kern w:val="28"/>
      <w:sz w:val="56"/>
      <w:szCs w:val="56"/>
    </w:rPr>
  </w:style>
  <w:style w:type="character" w:customStyle="1" w:styleId="berschrift3Zchn">
    <w:name w:val="Überschrift 3 Zchn"/>
    <w:basedOn w:val="Absatz-Standardschriftart"/>
    <w:link w:val="berschrift3"/>
    <w:uiPriority w:val="9"/>
    <w:semiHidden/>
    <w:rsid w:val="0026546A"/>
    <w:rPr>
      <w:rFonts w:ascii="Times New Roman" w:eastAsiaTheme="majorEastAsia" w:hAnsi="Times New Roman" w:cstheme="majorBidi"/>
      <w:sz w:val="24"/>
      <w:szCs w:val="24"/>
    </w:rPr>
  </w:style>
  <w:style w:type="character" w:customStyle="1" w:styleId="berschrift4Zchn">
    <w:name w:val="Überschrift 4 Zchn"/>
    <w:basedOn w:val="Absatz-Standardschriftart"/>
    <w:link w:val="berschrift4"/>
    <w:uiPriority w:val="9"/>
    <w:semiHidden/>
    <w:rsid w:val="0026546A"/>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26546A"/>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26546A"/>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26546A"/>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6546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6546A"/>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uiPriority w:val="34"/>
    <w:qFormat/>
    <w:rsid w:val="0026546A"/>
    <w:pPr>
      <w:spacing w:after="280" w:line="276" w:lineRule="auto"/>
      <w:ind w:left="720"/>
      <w:contextualSpacing/>
    </w:pPr>
  </w:style>
  <w:style w:type="paragraph" w:styleId="Beschriftung">
    <w:name w:val="caption"/>
    <w:basedOn w:val="Standard"/>
    <w:next w:val="Standard"/>
    <w:uiPriority w:val="35"/>
    <w:unhideWhenUsed/>
    <w:qFormat/>
    <w:rsid w:val="0026546A"/>
    <w:pPr>
      <w:spacing w:before="0" w:after="200" w:line="240" w:lineRule="auto"/>
      <w:jc w:val="center"/>
    </w:pPr>
    <w:rPr>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4762854056E4A9A981B9134F8820DBA"/>
        <w:category>
          <w:name w:val="Allgemein"/>
          <w:gallery w:val="placeholder"/>
        </w:category>
        <w:types>
          <w:type w:val="bbPlcHdr"/>
        </w:types>
        <w:behaviors>
          <w:behavior w:val="content"/>
        </w:behaviors>
        <w:guid w:val="{85045F34-C78C-44A5-9F70-5E48DCD36546}"/>
      </w:docPartPr>
      <w:docPartBody>
        <w:p w:rsidR="00000000" w:rsidRDefault="005F7323" w:rsidP="005F7323">
          <w:pPr>
            <w:pStyle w:val="94762854056E4A9A981B9134F8820DBA"/>
          </w:pPr>
          <w:r w:rsidRPr="003A0FFF">
            <w:rPr>
              <w:rStyle w:val="Platzhaltertext"/>
            </w:rPr>
            <w:t>Klicken oder tippen Sie hier, um Text einzugeben.</w:t>
          </w:r>
        </w:p>
      </w:docPartBody>
    </w:docPart>
    <w:docPart>
      <w:docPartPr>
        <w:name w:val="55C5323991434FE282C81ED8F3ACF2F9"/>
        <w:category>
          <w:name w:val="Allgemein"/>
          <w:gallery w:val="placeholder"/>
        </w:category>
        <w:types>
          <w:type w:val="bbPlcHdr"/>
        </w:types>
        <w:behaviors>
          <w:behavior w:val="content"/>
        </w:behaviors>
        <w:guid w:val="{F7C3E572-8EAD-4C9C-87A9-F459C24C90B4}"/>
      </w:docPartPr>
      <w:docPartBody>
        <w:p w:rsidR="00000000" w:rsidRDefault="005F7323" w:rsidP="005F7323">
          <w:pPr>
            <w:pStyle w:val="55C5323991434FE282C81ED8F3ACF2F9"/>
          </w:pPr>
          <w:r w:rsidRPr="003A0FF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323"/>
    <w:rsid w:val="005F7323"/>
    <w:rsid w:val="00AF76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7323"/>
  </w:style>
  <w:style w:type="paragraph" w:customStyle="1" w:styleId="94762854056E4A9A981B9134F8820DBA">
    <w:name w:val="94762854056E4A9A981B9134F8820DBA"/>
    <w:rsid w:val="005F7323"/>
  </w:style>
  <w:style w:type="paragraph" w:customStyle="1" w:styleId="55C5323991434FE282C81ED8F3ACF2F9">
    <w:name w:val="55C5323991434FE282C81ED8F3ACF2F9"/>
    <w:rsid w:val="005F73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7951</Words>
  <Characters>50098</Characters>
  <Application>Microsoft Office Word</Application>
  <DocSecurity>0</DocSecurity>
  <Lines>417</Lines>
  <Paragraphs>115</Paragraphs>
  <ScaleCrop>false</ScaleCrop>
  <Company/>
  <LinksUpToDate>false</LinksUpToDate>
  <CharactersWithSpaces>5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m Brakowski</dc:creator>
  <cp:keywords/>
  <dc:description/>
  <cp:lastModifiedBy>Wadim Brakowski</cp:lastModifiedBy>
  <cp:revision>2</cp:revision>
  <dcterms:created xsi:type="dcterms:W3CDTF">2022-04-12T10:17:00Z</dcterms:created>
  <dcterms:modified xsi:type="dcterms:W3CDTF">2022-04-12T10:23:00Z</dcterms:modified>
</cp:coreProperties>
</file>